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186370"/>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186371"/>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A53ED81" w14:textId="77777777" w:rsidR="00DD13A4" w:rsidRPr="00D84A0E" w:rsidRDefault="00095A2A">
          <w:pPr>
            <w:pStyle w:val="TOC1"/>
            <w:tabs>
              <w:tab w:val="right" w:leader="dot" w:pos="9350"/>
            </w:tabs>
            <w:rPr>
              <w:rFonts w:asciiTheme="minorHAnsi" w:eastAsiaTheme="minorEastAsia" w:hAnsiTheme="minorHAnsi" w:cstheme="minorBidi"/>
              <w:noProof/>
              <w:sz w:val="22"/>
              <w:szCs w:val="22"/>
              <w:lang w:val="en-GB"/>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186370" w:history="1">
            <w:r w:rsidR="00DD13A4" w:rsidRPr="00D84A0E">
              <w:rPr>
                <w:rStyle w:val="Hyperlink"/>
                <w:noProof/>
                <w:lang w:val="en-GB"/>
              </w:rPr>
              <w:t>Abstract</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0 \h </w:instrText>
            </w:r>
            <w:r w:rsidR="00DD13A4" w:rsidRPr="00D84A0E">
              <w:rPr>
                <w:noProof/>
                <w:webHidden/>
                <w:lang w:val="en-GB"/>
              </w:rPr>
            </w:r>
            <w:r w:rsidR="00DD13A4" w:rsidRPr="00D84A0E">
              <w:rPr>
                <w:noProof/>
                <w:webHidden/>
                <w:lang w:val="en-GB"/>
              </w:rPr>
              <w:fldChar w:fldCharType="separate"/>
            </w:r>
            <w:r w:rsidR="00A615D6">
              <w:rPr>
                <w:noProof/>
                <w:webHidden/>
                <w:lang w:val="en-GB"/>
              </w:rPr>
              <w:t>2</w:t>
            </w:r>
            <w:r w:rsidR="00DD13A4" w:rsidRPr="00D84A0E">
              <w:rPr>
                <w:noProof/>
                <w:webHidden/>
                <w:lang w:val="en-GB"/>
              </w:rPr>
              <w:fldChar w:fldCharType="end"/>
            </w:r>
          </w:hyperlink>
        </w:p>
        <w:p w14:paraId="30CB5B56"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71" w:history="1">
            <w:r w:rsidR="00DD13A4" w:rsidRPr="00D84A0E">
              <w:rPr>
                <w:rStyle w:val="Hyperlink"/>
                <w:noProof/>
                <w:lang w:val="en-GB"/>
              </w:rPr>
              <w:t>Acknowledgment</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1 \h </w:instrText>
            </w:r>
            <w:r w:rsidR="00DD13A4" w:rsidRPr="00D84A0E">
              <w:rPr>
                <w:noProof/>
                <w:webHidden/>
                <w:lang w:val="en-GB"/>
              </w:rPr>
            </w:r>
            <w:r w:rsidR="00DD13A4" w:rsidRPr="00D84A0E">
              <w:rPr>
                <w:noProof/>
                <w:webHidden/>
                <w:lang w:val="en-GB"/>
              </w:rPr>
              <w:fldChar w:fldCharType="separate"/>
            </w:r>
            <w:r w:rsidR="00A615D6">
              <w:rPr>
                <w:noProof/>
                <w:webHidden/>
                <w:lang w:val="en-GB"/>
              </w:rPr>
              <w:t>2</w:t>
            </w:r>
            <w:r w:rsidR="00DD13A4" w:rsidRPr="00D84A0E">
              <w:rPr>
                <w:noProof/>
                <w:webHidden/>
                <w:lang w:val="en-GB"/>
              </w:rPr>
              <w:fldChar w:fldCharType="end"/>
            </w:r>
          </w:hyperlink>
        </w:p>
        <w:p w14:paraId="047BB42F"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72" w:history="1">
            <w:r w:rsidR="00DD13A4" w:rsidRPr="00D84A0E">
              <w:rPr>
                <w:rStyle w:val="Hyperlink"/>
                <w:noProof/>
                <w:lang w:val="en-GB"/>
              </w:rPr>
              <w:t>Introduction</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2 \h </w:instrText>
            </w:r>
            <w:r w:rsidR="00DD13A4" w:rsidRPr="00D84A0E">
              <w:rPr>
                <w:noProof/>
                <w:webHidden/>
                <w:lang w:val="en-GB"/>
              </w:rPr>
            </w:r>
            <w:r w:rsidR="00DD13A4" w:rsidRPr="00D84A0E">
              <w:rPr>
                <w:noProof/>
                <w:webHidden/>
                <w:lang w:val="en-GB"/>
              </w:rPr>
              <w:fldChar w:fldCharType="separate"/>
            </w:r>
            <w:r w:rsidR="00A615D6">
              <w:rPr>
                <w:noProof/>
                <w:webHidden/>
                <w:lang w:val="en-GB"/>
              </w:rPr>
              <w:t>3</w:t>
            </w:r>
            <w:r w:rsidR="00DD13A4" w:rsidRPr="00D84A0E">
              <w:rPr>
                <w:noProof/>
                <w:webHidden/>
                <w:lang w:val="en-GB"/>
              </w:rPr>
              <w:fldChar w:fldCharType="end"/>
            </w:r>
          </w:hyperlink>
        </w:p>
        <w:p w14:paraId="18BC1C8F"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3" w:history="1">
            <w:r w:rsidR="00DD13A4" w:rsidRPr="00D84A0E">
              <w:rPr>
                <w:rStyle w:val="Hyperlink"/>
                <w:noProof/>
                <w:lang w:val="en-GB"/>
              </w:rPr>
              <w:t>1.</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Dementia</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3 \h </w:instrText>
            </w:r>
            <w:r w:rsidR="00DD13A4" w:rsidRPr="00D84A0E">
              <w:rPr>
                <w:noProof/>
                <w:webHidden/>
                <w:lang w:val="en-GB"/>
              </w:rPr>
            </w:r>
            <w:r w:rsidR="00DD13A4" w:rsidRPr="00D84A0E">
              <w:rPr>
                <w:noProof/>
                <w:webHidden/>
                <w:lang w:val="en-GB"/>
              </w:rPr>
              <w:fldChar w:fldCharType="separate"/>
            </w:r>
            <w:r w:rsidR="00A615D6">
              <w:rPr>
                <w:noProof/>
                <w:webHidden/>
                <w:lang w:val="en-GB"/>
              </w:rPr>
              <w:t>3</w:t>
            </w:r>
            <w:r w:rsidR="00DD13A4" w:rsidRPr="00D84A0E">
              <w:rPr>
                <w:noProof/>
                <w:webHidden/>
                <w:lang w:val="en-GB"/>
              </w:rPr>
              <w:fldChar w:fldCharType="end"/>
            </w:r>
          </w:hyperlink>
        </w:p>
        <w:p w14:paraId="03A0573F" w14:textId="77777777" w:rsidR="00DD13A4" w:rsidRPr="00D84A0E" w:rsidRDefault="00EA237C">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74" w:history="1">
            <w:r w:rsidR="00DD13A4" w:rsidRPr="00D84A0E">
              <w:rPr>
                <w:rStyle w:val="Hyperlink"/>
                <w:noProof/>
                <w:lang w:val="en-GB"/>
              </w:rPr>
              <w:t>a.</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Epidemiology</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4 \h </w:instrText>
            </w:r>
            <w:r w:rsidR="00DD13A4" w:rsidRPr="00D84A0E">
              <w:rPr>
                <w:noProof/>
                <w:webHidden/>
                <w:lang w:val="en-GB"/>
              </w:rPr>
            </w:r>
            <w:r w:rsidR="00DD13A4" w:rsidRPr="00D84A0E">
              <w:rPr>
                <w:noProof/>
                <w:webHidden/>
                <w:lang w:val="en-GB"/>
              </w:rPr>
              <w:fldChar w:fldCharType="separate"/>
            </w:r>
            <w:r w:rsidR="00A615D6">
              <w:rPr>
                <w:noProof/>
                <w:webHidden/>
                <w:lang w:val="en-GB"/>
              </w:rPr>
              <w:t>3</w:t>
            </w:r>
            <w:r w:rsidR="00DD13A4" w:rsidRPr="00D84A0E">
              <w:rPr>
                <w:noProof/>
                <w:webHidden/>
                <w:lang w:val="en-GB"/>
              </w:rPr>
              <w:fldChar w:fldCharType="end"/>
            </w:r>
          </w:hyperlink>
        </w:p>
        <w:p w14:paraId="393FAF54" w14:textId="77777777" w:rsidR="00DD13A4" w:rsidRPr="00D84A0E" w:rsidRDefault="00EA237C">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75" w:history="1">
            <w:r w:rsidR="00DD13A4" w:rsidRPr="00D84A0E">
              <w:rPr>
                <w:rStyle w:val="Hyperlink"/>
                <w:noProof/>
                <w:lang w:val="en-GB"/>
              </w:rPr>
              <w:t>b.</w:t>
            </w:r>
            <w:r w:rsidR="00DD13A4" w:rsidRPr="00D84A0E">
              <w:rPr>
                <w:rFonts w:asciiTheme="minorHAnsi" w:eastAsiaTheme="minorEastAsia" w:hAnsiTheme="minorHAnsi" w:cstheme="minorBidi"/>
                <w:noProof/>
                <w:sz w:val="22"/>
                <w:szCs w:val="22"/>
                <w:lang w:val="en-GB"/>
              </w:rPr>
              <w:t xml:space="preserve">     </w:t>
            </w:r>
            <w:r w:rsidR="00DD13A4" w:rsidRPr="00D84A0E">
              <w:rPr>
                <w:rStyle w:val="Hyperlink"/>
                <w:noProof/>
                <w:lang w:val="en-GB"/>
              </w:rPr>
              <w:t>Alzheimer’s disease (AD)</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5 \h </w:instrText>
            </w:r>
            <w:r w:rsidR="00DD13A4" w:rsidRPr="00D84A0E">
              <w:rPr>
                <w:noProof/>
                <w:webHidden/>
                <w:lang w:val="en-GB"/>
              </w:rPr>
            </w:r>
            <w:r w:rsidR="00DD13A4" w:rsidRPr="00D84A0E">
              <w:rPr>
                <w:noProof/>
                <w:webHidden/>
                <w:lang w:val="en-GB"/>
              </w:rPr>
              <w:fldChar w:fldCharType="separate"/>
            </w:r>
            <w:r w:rsidR="00A615D6">
              <w:rPr>
                <w:noProof/>
                <w:webHidden/>
                <w:lang w:val="en-GB"/>
              </w:rPr>
              <w:t>4</w:t>
            </w:r>
            <w:r w:rsidR="00DD13A4" w:rsidRPr="00D84A0E">
              <w:rPr>
                <w:noProof/>
                <w:webHidden/>
                <w:lang w:val="en-GB"/>
              </w:rPr>
              <w:fldChar w:fldCharType="end"/>
            </w:r>
          </w:hyperlink>
        </w:p>
        <w:p w14:paraId="5B360022"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6" w:history="1">
            <w:r w:rsidR="00DD13A4" w:rsidRPr="00D84A0E">
              <w:rPr>
                <w:rStyle w:val="Hyperlink"/>
                <w:noProof/>
                <w:lang w:val="en-GB"/>
              </w:rPr>
              <w:t>2.</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Image processing on Diagnosis</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6 \h </w:instrText>
            </w:r>
            <w:r w:rsidR="00DD13A4" w:rsidRPr="00D84A0E">
              <w:rPr>
                <w:noProof/>
                <w:webHidden/>
                <w:lang w:val="en-GB"/>
              </w:rPr>
            </w:r>
            <w:r w:rsidR="00DD13A4" w:rsidRPr="00D84A0E">
              <w:rPr>
                <w:noProof/>
                <w:webHidden/>
                <w:lang w:val="en-GB"/>
              </w:rPr>
              <w:fldChar w:fldCharType="separate"/>
            </w:r>
            <w:r w:rsidR="00A615D6">
              <w:rPr>
                <w:noProof/>
                <w:webHidden/>
                <w:lang w:val="en-GB"/>
              </w:rPr>
              <w:t>6</w:t>
            </w:r>
            <w:r w:rsidR="00DD13A4" w:rsidRPr="00D84A0E">
              <w:rPr>
                <w:noProof/>
                <w:webHidden/>
                <w:lang w:val="en-GB"/>
              </w:rPr>
              <w:fldChar w:fldCharType="end"/>
            </w:r>
          </w:hyperlink>
        </w:p>
        <w:p w14:paraId="41AFF14B"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77" w:history="1">
            <w:r w:rsidR="00DD13A4" w:rsidRPr="00D84A0E">
              <w:rPr>
                <w:rStyle w:val="Hyperlink"/>
                <w:noProof/>
                <w:lang w:val="en-GB"/>
              </w:rPr>
              <w:t>Objective</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7 \h </w:instrText>
            </w:r>
            <w:r w:rsidR="00DD13A4" w:rsidRPr="00D84A0E">
              <w:rPr>
                <w:noProof/>
                <w:webHidden/>
                <w:lang w:val="en-GB"/>
              </w:rPr>
            </w:r>
            <w:r w:rsidR="00DD13A4" w:rsidRPr="00D84A0E">
              <w:rPr>
                <w:noProof/>
                <w:webHidden/>
                <w:lang w:val="en-GB"/>
              </w:rPr>
              <w:fldChar w:fldCharType="separate"/>
            </w:r>
            <w:r w:rsidR="00A615D6">
              <w:rPr>
                <w:noProof/>
                <w:webHidden/>
                <w:lang w:val="en-GB"/>
              </w:rPr>
              <w:t>6</w:t>
            </w:r>
            <w:r w:rsidR="00DD13A4" w:rsidRPr="00D84A0E">
              <w:rPr>
                <w:noProof/>
                <w:webHidden/>
                <w:lang w:val="en-GB"/>
              </w:rPr>
              <w:fldChar w:fldCharType="end"/>
            </w:r>
          </w:hyperlink>
        </w:p>
        <w:p w14:paraId="15C89507"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78" w:history="1">
            <w:r w:rsidR="00DD13A4" w:rsidRPr="00D84A0E">
              <w:rPr>
                <w:rStyle w:val="Hyperlink"/>
                <w:noProof/>
                <w:lang w:val="en-GB"/>
              </w:rPr>
              <w:t>Methods</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8 \h </w:instrText>
            </w:r>
            <w:r w:rsidR="00DD13A4" w:rsidRPr="00D84A0E">
              <w:rPr>
                <w:noProof/>
                <w:webHidden/>
                <w:lang w:val="en-GB"/>
              </w:rPr>
            </w:r>
            <w:r w:rsidR="00DD13A4" w:rsidRPr="00D84A0E">
              <w:rPr>
                <w:noProof/>
                <w:webHidden/>
                <w:lang w:val="en-GB"/>
              </w:rPr>
              <w:fldChar w:fldCharType="separate"/>
            </w:r>
            <w:r w:rsidR="00A615D6">
              <w:rPr>
                <w:noProof/>
                <w:webHidden/>
                <w:lang w:val="en-GB"/>
              </w:rPr>
              <w:t>6</w:t>
            </w:r>
            <w:r w:rsidR="00DD13A4" w:rsidRPr="00D84A0E">
              <w:rPr>
                <w:noProof/>
                <w:webHidden/>
                <w:lang w:val="en-GB"/>
              </w:rPr>
              <w:fldChar w:fldCharType="end"/>
            </w:r>
          </w:hyperlink>
        </w:p>
        <w:p w14:paraId="4B09EBA8"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9" w:history="1">
            <w:r w:rsidR="00DD13A4" w:rsidRPr="00D84A0E">
              <w:rPr>
                <w:rStyle w:val="Hyperlink"/>
                <w:noProof/>
                <w:lang w:val="en-GB"/>
              </w:rPr>
              <w:t>1.</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Data Handling</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9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56A27C1F" w14:textId="77777777" w:rsidR="00DD13A4" w:rsidRPr="00D84A0E" w:rsidRDefault="00EA237C">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0" w:history="1">
            <w:r w:rsidR="00DD13A4" w:rsidRPr="00D84A0E">
              <w:rPr>
                <w:rStyle w:val="Hyperlink"/>
                <w:noProof/>
                <w:lang w:val="en-GB"/>
              </w:rPr>
              <w:t>a.</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Use of Big Data Techniques</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0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3280A746"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1" w:history="1">
            <w:r w:rsidR="00DD13A4" w:rsidRPr="00D84A0E">
              <w:rPr>
                <w:rStyle w:val="Hyperlink"/>
                <w:noProof/>
                <w:lang w:val="en-GB"/>
              </w:rPr>
              <w:t>2.</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Image Processing</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1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0C9E057E" w14:textId="77777777" w:rsidR="00DD13A4" w:rsidRPr="00D84A0E" w:rsidRDefault="00EA237C">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2" w:history="1">
            <w:r w:rsidR="00DD13A4" w:rsidRPr="00D84A0E">
              <w:rPr>
                <w:rStyle w:val="Hyperlink"/>
                <w:noProof/>
                <w:lang w:val="en-GB"/>
              </w:rPr>
              <w:t>a.</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Brain Segmentation</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2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25457D2E" w14:textId="77777777" w:rsidR="00DD13A4" w:rsidRPr="00D84A0E" w:rsidRDefault="00EA237C">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3" w:history="1">
            <w:r w:rsidR="00DD13A4" w:rsidRPr="00D84A0E">
              <w:rPr>
                <w:rStyle w:val="Hyperlink"/>
                <w:noProof/>
                <w:lang w:val="en-GB"/>
              </w:rPr>
              <w:t>b.</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Add all the other image processing methods here</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3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75E00F58"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4" w:history="1">
            <w:r w:rsidR="00DD13A4" w:rsidRPr="00D84A0E">
              <w:rPr>
                <w:rStyle w:val="Hyperlink"/>
                <w:noProof/>
                <w:lang w:val="en-GB"/>
              </w:rPr>
              <w:t>3.</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Machine Learning</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4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2FB9A7AB" w14:textId="77777777" w:rsidR="00DD13A4" w:rsidRPr="00D84A0E" w:rsidRDefault="00EA237C">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5" w:history="1">
            <w:r w:rsidR="00DD13A4" w:rsidRPr="00D84A0E">
              <w:rPr>
                <w:rStyle w:val="Hyperlink"/>
                <w:noProof/>
                <w:lang w:val="en-GB"/>
              </w:rPr>
              <w:t>a.</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Support Vector Machine</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5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006218FA" w14:textId="77777777" w:rsidR="00DD13A4" w:rsidRPr="00D84A0E" w:rsidRDefault="00EA237C">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6" w:history="1">
            <w:r w:rsidR="00DD13A4" w:rsidRPr="00D84A0E">
              <w:rPr>
                <w:rStyle w:val="Hyperlink"/>
                <w:noProof/>
                <w:lang w:val="en-GB"/>
              </w:rPr>
              <w:t>b.</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Add all the other machine learning techniques here</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6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4E64D7BB"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87" w:history="1">
            <w:r w:rsidR="00DD13A4" w:rsidRPr="00D84A0E">
              <w:rPr>
                <w:rStyle w:val="Hyperlink"/>
                <w:noProof/>
                <w:lang w:val="en-GB"/>
              </w:rPr>
              <w:t>Results</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7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0DB50185"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8" w:history="1">
            <w:r w:rsidR="00DD13A4" w:rsidRPr="00D84A0E">
              <w:rPr>
                <w:rStyle w:val="Hyperlink"/>
                <w:noProof/>
                <w:lang w:val="en-GB"/>
              </w:rPr>
              <w:t>1.</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Results for each methods used</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8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74081258" w14:textId="77777777" w:rsidR="00DD13A4" w:rsidRPr="00D84A0E" w:rsidRDefault="00EA237C">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9" w:history="1">
            <w:r w:rsidR="00DD13A4" w:rsidRPr="00D84A0E">
              <w:rPr>
                <w:rStyle w:val="Hyperlink"/>
                <w:noProof/>
                <w:lang w:val="en-GB"/>
              </w:rPr>
              <w:t>2.</w:t>
            </w:r>
            <w:r w:rsidR="00DD13A4" w:rsidRPr="00D84A0E">
              <w:rPr>
                <w:rFonts w:asciiTheme="minorHAnsi" w:eastAsiaTheme="minorEastAsia" w:hAnsiTheme="minorHAnsi" w:cstheme="minorBidi"/>
                <w:noProof/>
                <w:sz w:val="22"/>
                <w:szCs w:val="22"/>
                <w:lang w:val="en-GB"/>
              </w:rPr>
              <w:tab/>
            </w:r>
            <w:r w:rsidR="00DD13A4" w:rsidRPr="00D84A0E">
              <w:rPr>
                <w:rStyle w:val="Hyperlink"/>
                <w:noProof/>
                <w:lang w:val="en-GB"/>
              </w:rPr>
              <w:t>Method 2</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89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74B4C1A9"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90" w:history="1">
            <w:r w:rsidR="00DD13A4" w:rsidRPr="00D84A0E">
              <w:rPr>
                <w:rStyle w:val="Hyperlink"/>
                <w:noProof/>
                <w:lang w:val="en-GB"/>
              </w:rPr>
              <w:t>Discussion</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90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55766ECC"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91" w:history="1">
            <w:r w:rsidR="00DD13A4" w:rsidRPr="00D84A0E">
              <w:rPr>
                <w:rStyle w:val="Hyperlink"/>
                <w:noProof/>
                <w:lang w:val="en-GB"/>
              </w:rPr>
              <w:t>Conclusion</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91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3B85726F" w14:textId="77777777" w:rsidR="00DD13A4" w:rsidRPr="00D84A0E" w:rsidRDefault="00EA237C">
          <w:pPr>
            <w:pStyle w:val="TOC1"/>
            <w:tabs>
              <w:tab w:val="right" w:leader="dot" w:pos="9350"/>
            </w:tabs>
            <w:rPr>
              <w:rFonts w:asciiTheme="minorHAnsi" w:eastAsiaTheme="minorEastAsia" w:hAnsiTheme="minorHAnsi" w:cstheme="minorBidi"/>
              <w:noProof/>
              <w:sz w:val="22"/>
              <w:szCs w:val="22"/>
              <w:lang w:val="en-GB"/>
            </w:rPr>
          </w:pPr>
          <w:hyperlink w:anchor="_Toc521186392" w:history="1">
            <w:r w:rsidR="00DD13A4" w:rsidRPr="00D84A0E">
              <w:rPr>
                <w:rStyle w:val="Hyperlink"/>
                <w:noProof/>
                <w:lang w:val="en-GB"/>
              </w:rPr>
              <w:t>References</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92 \h </w:instrText>
            </w:r>
            <w:r w:rsidR="00DD13A4" w:rsidRPr="00D84A0E">
              <w:rPr>
                <w:noProof/>
                <w:webHidden/>
                <w:lang w:val="en-GB"/>
              </w:rPr>
            </w:r>
            <w:r w:rsidR="00DD13A4" w:rsidRPr="00D84A0E">
              <w:rPr>
                <w:noProof/>
                <w:webHidden/>
                <w:lang w:val="en-GB"/>
              </w:rPr>
              <w:fldChar w:fldCharType="separate"/>
            </w:r>
            <w:r w:rsidR="00A615D6">
              <w:rPr>
                <w:noProof/>
                <w:webHidden/>
                <w:lang w:val="en-GB"/>
              </w:rPr>
              <w:t>7</w:t>
            </w:r>
            <w:r w:rsidR="00DD13A4" w:rsidRPr="00D84A0E">
              <w:rPr>
                <w:noProof/>
                <w:webHidden/>
                <w:lang w:val="en-GB"/>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186372"/>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186373"/>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186374"/>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186375"/>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due to </w:t>
      </w:r>
      <w:r w:rsidR="00174F10" w:rsidRPr="00D84A0E">
        <w:rPr>
          <w:rFonts w:asciiTheme="minorHAnsi" w:hAnsiTheme="minorHAnsi" w:cstheme="minorHAnsi"/>
          <w:color w:val="000000"/>
          <w:sz w:val="22"/>
          <w:szCs w:val="22"/>
          <w:lang w:val="en-GB"/>
        </w:rPr>
        <w:lastRenderedPageBreak/>
        <w:t xml:space="preserve">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morbidies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 xml:space="preserve">Aβ PET imaging contains a technique (Pittsburgh compound B (PiB)) that uses radioactive analogue of the fluorescent amyloid dye thioflavin-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PiB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 xml:space="preserve">co-morbidies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BD5722">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186376"/>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bookmarkStart w:id="8" w:name="_Toc521186377"/>
      <w:r>
        <w:rPr>
          <w:lang w:val="en-GB"/>
        </w:rPr>
        <w:br w:type="page"/>
      </w:r>
    </w:p>
    <w:p w14:paraId="5BD0E3A8" w14:textId="134FB449" w:rsidR="000233D9" w:rsidRPr="00D84A0E" w:rsidRDefault="000233D9" w:rsidP="000233D9">
      <w:pPr>
        <w:pStyle w:val="Heading1"/>
        <w:rPr>
          <w:lang w:val="en-GB"/>
        </w:rPr>
      </w:pPr>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bookmarkStart w:id="9" w:name="_Toc521186378"/>
      <w:r>
        <w:rPr>
          <w:lang w:val="en-GB"/>
        </w:rPr>
        <w:br w:type="page"/>
      </w:r>
    </w:p>
    <w:p w14:paraId="4BC0200D" w14:textId="11DF604B" w:rsidR="00032109" w:rsidRPr="00D84A0E" w:rsidRDefault="00032109" w:rsidP="00032109">
      <w:pPr>
        <w:pStyle w:val="Heading1"/>
        <w:rPr>
          <w:lang w:val="en-GB"/>
        </w:rPr>
      </w:pPr>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77777777" w:rsidR="00032109" w:rsidRPr="00D84A0E" w:rsidRDefault="00032109" w:rsidP="00032109">
      <w:pPr>
        <w:pStyle w:val="Heading2"/>
        <w:numPr>
          <w:ilvl w:val="0"/>
          <w:numId w:val="2"/>
        </w:numPr>
        <w:rPr>
          <w:lang w:val="en-GB"/>
        </w:rPr>
      </w:pPr>
      <w:bookmarkStart w:id="10" w:name="_Toc521186379"/>
      <w:r w:rsidRPr="00D84A0E">
        <w:rPr>
          <w:lang w:val="en-GB"/>
        </w:rPr>
        <w:t>Data Handling</w:t>
      </w:r>
      <w:bookmarkEnd w:id="10"/>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nii format, gathered from ADNI* (Alzheimer’s disease Neuroimaging Initiative) database. In dataset, there were total of 479 patients and 1314 MR images. 415 of those images were belong to healthy participants, 657 of those images were whom are suffering from mild cognitive impairment and, finally 242 images with patients of AD. The age of study subjects were varying between X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1"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186380"/>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After data was obtained from ADNI database, it was stored in a folder size of 90 GB. First approach to organize the data for smart loops for the image processing part. Extract, Transform and Load approach was used for the images. There were two image processing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For the first image processing trial, images were extracted from pile and transformed into huge arrays with 10 million elements in it, then those arrays were stored in a dataset to be loaded by the machine. For the second approach, images were directly transformed into meaningful values; i.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Pr="00D84A0E" w:rsidRDefault="00F13F9E" w:rsidP="00945A4D">
      <w:pPr>
        <w:pStyle w:val="Heading2"/>
        <w:numPr>
          <w:ilvl w:val="0"/>
          <w:numId w:val="2"/>
        </w:numPr>
        <w:spacing w:line="360" w:lineRule="auto"/>
        <w:jc w:val="both"/>
        <w:rPr>
          <w:lang w:val="en-GB"/>
        </w:rPr>
      </w:pPr>
      <w:bookmarkStart w:id="12" w:name="_Toc521186381"/>
      <w:r w:rsidRPr="00D84A0E">
        <w:rPr>
          <w:lang w:val="en-GB"/>
        </w:rPr>
        <w:t>Image Processing</w:t>
      </w:r>
      <w:bookmarkEnd w:id="12"/>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Pr="00945A4D" w:rsidRDefault="00E37B33" w:rsidP="00945A4D">
      <w:pPr>
        <w:pStyle w:val="Heading3"/>
        <w:numPr>
          <w:ilvl w:val="1"/>
          <w:numId w:val="2"/>
        </w:numPr>
        <w:spacing w:line="360" w:lineRule="auto"/>
        <w:jc w:val="both"/>
        <w:rPr>
          <w:lang w:val="en-GB"/>
        </w:rPr>
      </w:pPr>
      <w:r>
        <w:rPr>
          <w:lang w:val="en-GB"/>
        </w:rPr>
        <w:t>Spherical Brain Mapping</w:t>
      </w:r>
    </w:p>
    <w:p w14:paraId="078F73F1" w14:textId="4568A802"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Spherical Brain Mapping (SBM) is a technique that focuses on the spherical coordinates of the brain and convert brain image from 3D to 2D map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ϕ</w:t>
      </w:r>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3"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BD5722">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3"/>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is the brain surface. Surface can be calculated as it is the sum of every last tissue voxel of each V</w:t>
      </w:r>
      <w:r w:rsidR="007B79E9" w:rsidRPr="00DF0236">
        <w:rPr>
          <w:rFonts w:asciiTheme="minorHAnsi" w:hAnsiTheme="minorHAnsi" w:cstheme="minorHAnsi"/>
          <w:sz w:val="22"/>
          <w:szCs w:val="22"/>
          <w:vertAlign w:val="subscript"/>
        </w:rPr>
        <w:t>θ,ϕ</w:t>
      </w:r>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4D721EA1" w:rsidR="007B79E9" w:rsidRPr="00C24DD4" w:rsidRDefault="00EA237C"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w:rPr>
                  <w:rFonts w:ascii="Cambria Math" w:hAnsi="Cambria Math" w:cstheme="minorHAnsi"/>
                  <w:sz w:val="22"/>
                  <w:szCs w:val="22"/>
                </w:rPr>
                <m:t xml:space="preserve"> ADDIN EN.CITE &lt;EndNote&gt;&lt;Cite&gt;&lt;Author&gt;Popescu&lt;/Author&gt;&lt;Year&gt;2012&lt;/Year&gt;&lt;RecNum&gt;47&lt;/RecNum&gt;&lt;record&gt;&lt;rec-number&gt;47&lt;/rec-number&gt;&lt;foreign-keys&gt;&lt;key app="EN" db-id="wxs25r25gx9rfjepffq5s9she92defef9e2e" timestamp="1534002481"&gt;47&lt;/key&gt;&lt;/foreign-keys&gt;&lt;ref-type name="Journal Article"&gt;17&lt;/ref-type&gt;&lt;contributors&gt;&lt;authors&gt;&lt;author&gt;Popescu, V.&lt;/author&gt;&lt;author&gt;Battaglini, M.&lt;/author&gt;&lt;author&gt;Hoogstrate, W. S.&lt;/author&gt;&lt;author&gt;Verfaillie, S. C.&lt;/author&gt;&lt;author&gt;Sluimer, I. C.&lt;/author&gt;&lt;author&gt;van Schijndel, R. A.&lt;/author&gt;&lt;author&gt;van Dijk, B. W.&lt;/author&gt;&lt;author&gt;Cover, K. S.&lt;/author&gt;&lt;author&gt;Knol, D. L.&lt;/author&gt;&lt;author&gt;Jenkinson, M.&lt;/author&gt;&lt;author&gt;Barkhof, F.&lt;/author&gt;&lt;author&gt;de Stefano, N.&lt;/author&gt;&lt;author&gt;Vrenken, H.&lt;/author&gt;&lt;author&gt;Magnims Study Group&lt;/author&gt;&lt;/authors&gt;&lt;/contributors&gt;&lt;auth-address&gt;Department of Radiology, VU University Medical Center, Amsterdam, The Netherlands. v.popescu@vumc.nl&lt;/auth-address&gt;&lt;titles&gt;&lt;title&gt;Optimizing parameter choice for FSL-Brain Extraction Tool (BET) on 3D T1 images in multiple sclerosis&lt;/title&gt;&lt;secondary-title&gt;Neuroimage&lt;/secondary-title&gt;&lt;/titles&gt;&lt;periodical&gt;&lt;full-title&gt;Neuroimage&lt;/full-title&gt;&lt;/periodical&gt;&lt;pages&gt;1484-94&lt;/pages&gt;&lt;volume&gt;61&lt;/volume&gt;&lt;number&gt;4&lt;/number&gt;&lt;keywords&gt;&lt;keyword&gt;Adult&lt;/keyword&gt;&lt;keyword&gt;Atrophy/pathology&lt;/keyword&gt;&lt;keyword&gt;Brain/*pathology&lt;/keyword&gt;&lt;keyword&gt;Female&lt;/keyword&gt;&lt;keyword&gt;Humans&lt;/keyword&gt;&lt;keyword&gt;Image Interpretation, Computer-Assisted/*methods&lt;/keyword&gt;&lt;keyword&gt;Imaging, Three-Dimensional/*methods&lt;/keyword&gt;&lt;keyword&gt;Magnetic Resonance Imaging/*methods&lt;/keyword&gt;&lt;keyword&gt;Male&lt;/keyword&gt;&lt;keyword&gt;Middle Aged&lt;/keyword&gt;&lt;keyword&gt;Multiple Sclerosis/*pathology&lt;/keyword&gt;&lt;/keywords&gt;&lt;dates&gt;&lt;year&gt;2012&lt;/year&gt;&lt;pub-dates&gt;&lt;date&gt;Jul 16&lt;/date&gt;&lt;/pub-dates&gt;&lt;/dates&gt;&lt;isbn&gt;1095-9572 (Electronic)&amp;#xD;1053-8119 (Linking)&lt;/isbn&gt;&lt;accession-num&gt;22484407&lt;/accession-num&gt;&lt;urls&gt;&lt;related-urls&gt;&lt;url&gt;https://www.ncbi.nlm.nih.gov/pubmed/22484407&lt;/url&gt;&lt;/related-urls&gt;&lt;/urls&gt;&lt;electronic-resource-num&gt;10.1016/j.neuroimage.2012.03.074&lt;/electronic-resource-num&gt;&lt;/record&gt;&lt;/Cite&gt;&lt;/EndNote&gt;</m:t>
              </m:r>
              <m:r>
                <w:rPr>
                  <w:rFonts w:ascii="Cambria Math" w:hAnsi="Cambria Math" w:cstheme="minorHAnsi"/>
                  <w:i/>
                  <w:sz w:val="22"/>
                  <w:szCs w:val="22"/>
                </w:rPr>
                <w:fldChar w:fldCharType="separate"/>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lastRenderedPageBreak/>
        <w:t>Then, for measuring white matter and grey matter of the brain tissue, first the thickness of the tissue was calculated by differentiating the every last point of each vectors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3C89156C" w:rsidR="00C24DD4" w:rsidRPr="007B79E9" w:rsidRDefault="00EA237C"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r w:rsidRPr="00833072">
        <w:rPr>
          <w:rFonts w:asciiTheme="minorHAnsi" w:hAnsiTheme="minorHAnsi" w:cstheme="minorHAnsi"/>
          <w:sz w:val="22"/>
          <w:szCs w:val="22"/>
          <w:lang w:val="en-GB"/>
        </w:rPr>
        <w:t xml:space="preserve">Results of the calculations was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θ and ϕ</w:t>
      </w:r>
      <w:r w:rsidRPr="00833072">
        <w:rPr>
          <w:rFonts w:asciiTheme="minorHAnsi" w:hAnsiTheme="minorHAnsi" w:cstheme="minorHAnsi"/>
          <w:sz w:val="22"/>
          <w:szCs w:val="22"/>
        </w:rPr>
        <w:t xml:space="preserve">,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bookmarkStart w:id="14" w:name="_GoBack"/>
      <w:bookmarkEnd w:id="14"/>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r>
        <w:rPr>
          <w:lang w:val="en-GB"/>
        </w:rPr>
        <w:t>Brain extraction using FAST-BET library</w:t>
      </w:r>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Second approach used was extracting the brain and calculate the volume of white matter, grey matter and volume of the brain. To extract the relevant information fslr library had been used which heavily uses oro.nifti package that is commonly used on processing and analysing the Neuroimaging Informatics Technology Initiative (NIfTI) format. Library also provides functions for plotting and manipulating the images which was frequently used in this project. Fslr workflow was ‘nifti’ object was passed to the fslr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fslbet(infile = “</w:t>
      </w:r>
      <w:r w:rsidRPr="00896FE2">
        <w:rPr>
          <w:rFonts w:ascii="Courier New" w:hAnsi="Courier New" w:cs="Courier New"/>
          <w:sz w:val="22"/>
          <w:szCs w:val="22"/>
          <w:lang w:val="en-GB"/>
        </w:rPr>
        <w:t>ADNIDataset$mriAddress[i]</w:t>
      </w:r>
      <w:r w:rsidRPr="00896FE2">
        <w:rPr>
          <w:rFonts w:ascii="Courier New" w:hAnsi="Courier New" w:cs="Courier New"/>
          <w:sz w:val="22"/>
          <w:szCs w:val="22"/>
          <w:lang w:val="en-GB"/>
        </w:rPr>
        <w:t>”,</w:t>
      </w:r>
    </w:p>
    <w:p w14:paraId="4A70DBAE" w14:textId="4C955E31"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outfile = “</w:t>
      </w:r>
      <w:r w:rsidRPr="00896FE2">
        <w:rPr>
          <w:rFonts w:ascii="Courier New" w:hAnsi="Courier New" w:cs="Courier New"/>
          <w:sz w:val="22"/>
          <w:szCs w:val="22"/>
          <w:lang w:val="en-GB"/>
        </w:rPr>
        <w:t>ADNIDataset$extractedBrain[i]</w:t>
      </w:r>
      <w:r w:rsidRPr="00896FE2">
        <w:rPr>
          <w:rFonts w:ascii="Courier New" w:hAnsi="Courier New" w:cs="Courier New"/>
          <w:sz w:val="22"/>
          <w:szCs w:val="22"/>
          <w:lang w:val="en-GB"/>
        </w:rPr>
        <w:t>”,</w:t>
      </w:r>
    </w:p>
    <w:p w14:paraId="5A18217D" w14:textId="1F5CE64C"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opts = “-B -f</w:t>
      </w:r>
      <w:r>
        <w:rPr>
          <w:rFonts w:ascii="Courier New" w:hAnsi="Courier New" w:cs="Courier New"/>
          <w:sz w:val="22"/>
          <w:szCs w:val="22"/>
          <w:lang w:val="en-GB"/>
        </w:rPr>
        <w:t xml:space="preserve"> 0.1 -v”, # from Popescu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0A7EB555"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With those images and the output values of BET, numerous analysis such as volume of brain tissue can be run.</w:t>
      </w:r>
    </w:p>
    <w:p w14:paraId="18C1854E" w14:textId="77777777" w:rsidR="006613E8" w:rsidRDefault="006613E8"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5"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Pr="006613E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5"/>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On the left hand side, T1 image is shown,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Pr="00D84A0E" w:rsidRDefault="00F13F9E" w:rsidP="00F13F9E">
      <w:pPr>
        <w:pStyle w:val="Heading2"/>
        <w:numPr>
          <w:ilvl w:val="0"/>
          <w:numId w:val="2"/>
        </w:numPr>
        <w:rPr>
          <w:lang w:val="en-GB"/>
        </w:rPr>
      </w:pPr>
      <w:bookmarkStart w:id="16" w:name="_Toc521186384"/>
      <w:r w:rsidRPr="00D84A0E">
        <w:rPr>
          <w:lang w:val="en-GB"/>
        </w:rPr>
        <w:t>Machine Learning</w:t>
      </w:r>
      <w:bookmarkEnd w:id="16"/>
    </w:p>
    <w:p w14:paraId="59EA271A" w14:textId="77777777" w:rsidR="00F13F9E" w:rsidRPr="00D84A0E" w:rsidRDefault="00F13F9E" w:rsidP="00F13F9E">
      <w:pPr>
        <w:rPr>
          <w:lang w:val="en-GB"/>
        </w:rPr>
      </w:pPr>
    </w:p>
    <w:p w14:paraId="06EB0710" w14:textId="77777777" w:rsidR="00F13F9E" w:rsidRPr="00D84A0E" w:rsidRDefault="00095A2A" w:rsidP="00095A2A">
      <w:pPr>
        <w:pStyle w:val="Heading3"/>
        <w:numPr>
          <w:ilvl w:val="1"/>
          <w:numId w:val="2"/>
        </w:numPr>
        <w:rPr>
          <w:lang w:val="en-GB"/>
        </w:rPr>
      </w:pPr>
      <w:bookmarkStart w:id="17" w:name="_Toc521186385"/>
      <w:r w:rsidRPr="00D84A0E">
        <w:rPr>
          <w:lang w:val="en-GB"/>
        </w:rPr>
        <w:t>Support Vector Machine</w:t>
      </w:r>
      <w:bookmarkEnd w:id="17"/>
    </w:p>
    <w:p w14:paraId="017A9289" w14:textId="77777777" w:rsidR="00095A2A" w:rsidRPr="00D84A0E" w:rsidRDefault="00095A2A" w:rsidP="00095A2A">
      <w:pPr>
        <w:rPr>
          <w:lang w:val="en-GB"/>
        </w:rPr>
      </w:pPr>
    </w:p>
    <w:p w14:paraId="56543B34" w14:textId="77777777" w:rsidR="00095A2A" w:rsidRPr="00D84A0E" w:rsidRDefault="00095A2A" w:rsidP="00095A2A">
      <w:pPr>
        <w:pStyle w:val="Heading3"/>
        <w:numPr>
          <w:ilvl w:val="1"/>
          <w:numId w:val="2"/>
        </w:numPr>
        <w:rPr>
          <w:lang w:val="en-GB"/>
        </w:rPr>
      </w:pPr>
      <w:bookmarkStart w:id="18" w:name="_Toc521186386"/>
      <w:r w:rsidRPr="00D84A0E">
        <w:rPr>
          <w:lang w:val="en-GB"/>
        </w:rPr>
        <w:t>Add all the other machine learning techniques here</w:t>
      </w:r>
      <w:bookmarkEnd w:id="18"/>
    </w:p>
    <w:p w14:paraId="787024E3" w14:textId="77777777" w:rsidR="00095A2A" w:rsidRPr="00D84A0E" w:rsidRDefault="00095A2A" w:rsidP="00095A2A">
      <w:pPr>
        <w:rPr>
          <w:lang w:val="en-GB"/>
        </w:rPr>
      </w:pPr>
    </w:p>
    <w:p w14:paraId="1382C787" w14:textId="1B2D4F1A"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19" w:name="_Toc521186387"/>
      <w:r>
        <w:rPr>
          <w:lang w:val="en-GB"/>
        </w:rPr>
        <w:br w:type="page"/>
      </w:r>
    </w:p>
    <w:p w14:paraId="01440C75" w14:textId="1B2D4F1A" w:rsidR="00095A2A" w:rsidRPr="00D84A0E" w:rsidRDefault="00095A2A" w:rsidP="00095A2A">
      <w:pPr>
        <w:pStyle w:val="Heading1"/>
        <w:rPr>
          <w:lang w:val="en-GB"/>
        </w:rPr>
      </w:pPr>
      <w:r w:rsidRPr="00D84A0E">
        <w:rPr>
          <w:lang w:val="en-GB"/>
        </w:rPr>
        <w:lastRenderedPageBreak/>
        <w:t>Results</w:t>
      </w:r>
      <w:bookmarkEnd w:id="19"/>
    </w:p>
    <w:p w14:paraId="2A9E9EE0" w14:textId="77777777" w:rsidR="00095A2A" w:rsidRPr="00D84A0E" w:rsidRDefault="00095A2A" w:rsidP="00095A2A">
      <w:pPr>
        <w:rPr>
          <w:lang w:val="en-GB"/>
        </w:rPr>
      </w:pPr>
    </w:p>
    <w:p w14:paraId="2241BDF6" w14:textId="77777777" w:rsidR="00095A2A" w:rsidRPr="00D84A0E" w:rsidRDefault="00095A2A" w:rsidP="00095A2A">
      <w:pPr>
        <w:pStyle w:val="Heading2"/>
        <w:numPr>
          <w:ilvl w:val="0"/>
          <w:numId w:val="8"/>
        </w:numPr>
        <w:rPr>
          <w:lang w:val="en-GB"/>
        </w:rPr>
      </w:pPr>
      <w:bookmarkStart w:id="20" w:name="_Toc521186388"/>
      <w:r w:rsidRPr="00D84A0E">
        <w:rPr>
          <w:lang w:val="en-GB"/>
        </w:rPr>
        <w:t>Results for each methods used</w:t>
      </w:r>
      <w:bookmarkEnd w:id="20"/>
    </w:p>
    <w:p w14:paraId="4F214964" w14:textId="77777777" w:rsidR="00095A2A" w:rsidRPr="00D84A0E" w:rsidRDefault="00095A2A" w:rsidP="00095A2A">
      <w:pPr>
        <w:rPr>
          <w:lang w:val="en-GB"/>
        </w:rPr>
      </w:pPr>
    </w:p>
    <w:p w14:paraId="4B095A4E" w14:textId="77777777" w:rsidR="00095A2A" w:rsidRPr="00D84A0E" w:rsidRDefault="00095A2A" w:rsidP="00095A2A">
      <w:pPr>
        <w:pStyle w:val="Heading2"/>
        <w:numPr>
          <w:ilvl w:val="0"/>
          <w:numId w:val="8"/>
        </w:numPr>
        <w:rPr>
          <w:lang w:val="en-GB"/>
        </w:rPr>
      </w:pPr>
      <w:bookmarkStart w:id="21" w:name="_Toc521186389"/>
      <w:r w:rsidRPr="00D84A0E">
        <w:rPr>
          <w:lang w:val="en-GB"/>
        </w:rPr>
        <w:t>Method 2</w:t>
      </w:r>
      <w:bookmarkEnd w:id="21"/>
    </w:p>
    <w:p w14:paraId="40DA43BE" w14:textId="77777777" w:rsidR="00095A2A" w:rsidRPr="00D84A0E" w:rsidRDefault="00095A2A" w:rsidP="00095A2A">
      <w:pPr>
        <w:rPr>
          <w:lang w:val="en-GB"/>
        </w:rPr>
      </w:pPr>
    </w:p>
    <w:p w14:paraId="4BC01219"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2" w:name="_Toc521186390"/>
      <w:r>
        <w:rPr>
          <w:lang w:val="en-GB"/>
        </w:rPr>
        <w:br w:type="page"/>
      </w:r>
    </w:p>
    <w:p w14:paraId="1065AEF6" w14:textId="03681A28" w:rsidR="00095A2A" w:rsidRPr="00D84A0E" w:rsidRDefault="00095A2A" w:rsidP="00095A2A">
      <w:pPr>
        <w:pStyle w:val="Heading1"/>
        <w:rPr>
          <w:lang w:val="en-GB"/>
        </w:rPr>
      </w:pPr>
      <w:r w:rsidRPr="00D84A0E">
        <w:rPr>
          <w:lang w:val="en-GB"/>
        </w:rPr>
        <w:lastRenderedPageBreak/>
        <w:t>Discussion</w:t>
      </w:r>
      <w:bookmarkEnd w:id="22"/>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Pr="003749D5" w:rsidRDefault="00CB05DB" w:rsidP="00CB05DB">
      <w:pPr>
        <w:spacing w:line="360" w:lineRule="auto"/>
        <w:jc w:val="both"/>
        <w:rPr>
          <w:rFonts w:asciiTheme="minorHAnsi" w:hAnsiTheme="minorHAnsi" w:cstheme="minorHAnsi"/>
          <w:sz w:val="22"/>
          <w:szCs w:val="22"/>
          <w:lang w:val="en-GB"/>
        </w:rPr>
      </w:pPr>
      <w:bookmarkStart w:id="23" w:name="_Toc521186391"/>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r w:rsidRPr="00D84A0E">
        <w:rPr>
          <w:lang w:val="en-GB"/>
        </w:rPr>
        <w:lastRenderedPageBreak/>
        <w:t>Conclusion</w:t>
      </w:r>
      <w:bookmarkEnd w:id="23"/>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4" w:name="_Toc521186392"/>
      <w:r>
        <w:rPr>
          <w:lang w:val="en-GB"/>
        </w:rPr>
        <w:br w:type="page"/>
      </w:r>
    </w:p>
    <w:p w14:paraId="0098483F" w14:textId="1E769F2E" w:rsidR="00095A2A" w:rsidRPr="00D84A0E" w:rsidRDefault="00095A2A" w:rsidP="00095A2A">
      <w:pPr>
        <w:pStyle w:val="Heading1"/>
        <w:rPr>
          <w:lang w:val="en-GB"/>
        </w:rPr>
      </w:pPr>
      <w:r w:rsidRPr="00D84A0E">
        <w:rPr>
          <w:lang w:val="en-GB"/>
        </w:rPr>
        <w:lastRenderedPageBreak/>
        <w:t>References</w:t>
      </w:r>
      <w:bookmarkEnd w:id="24"/>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2C49F20F" w:rsidR="00AE5A94" w:rsidRPr="00D84A0E" w:rsidRDefault="00C6362B" w:rsidP="004F4462">
      <w:pPr>
        <w:rPr>
          <w:lang w:val="en-GB"/>
        </w:rPr>
      </w:pPr>
      <w:r w:rsidRPr="00D84A0E">
        <w:rPr>
          <w:lang w:val="en-GB"/>
        </w:rPr>
        <w:fldChar w:fldCharType="end"/>
      </w:r>
    </w:p>
    <w:sectPr w:rsidR="00AE5A94" w:rsidRPr="00D84A0E" w:rsidSect="00DF7B22">
      <w:footerReference w:type="default" r:id="rId15"/>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325A1" w14:textId="77777777" w:rsidR="002B3774" w:rsidRDefault="002B3774" w:rsidP="00DF7B22">
      <w:r>
        <w:separator/>
      </w:r>
    </w:p>
  </w:endnote>
  <w:endnote w:type="continuationSeparator" w:id="0">
    <w:p w14:paraId="64BA1672" w14:textId="77777777" w:rsidR="002B3774" w:rsidRDefault="002B3774"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3969"/>
      <w:docPartObj>
        <w:docPartGallery w:val="Page Numbers (Bottom of Page)"/>
        <w:docPartUnique/>
      </w:docPartObj>
    </w:sdtPr>
    <w:sdtEndPr>
      <w:rPr>
        <w:noProof/>
      </w:rPr>
    </w:sdtEndPr>
    <w:sdtContent>
      <w:p w14:paraId="3078FE3F" w14:textId="2405754A" w:rsidR="00EA237C" w:rsidRDefault="00EA237C">
        <w:pPr>
          <w:pStyle w:val="Footer"/>
          <w:jc w:val="right"/>
        </w:pPr>
        <w:r>
          <w:fldChar w:fldCharType="begin"/>
        </w:r>
        <w:r>
          <w:instrText xml:space="preserve"> PAGE   \* MERGEFORMAT </w:instrText>
        </w:r>
        <w:r>
          <w:fldChar w:fldCharType="separate"/>
        </w:r>
        <w:r w:rsidR="00833072">
          <w:rPr>
            <w:noProof/>
          </w:rPr>
          <w:t>11</w:t>
        </w:r>
        <w:r>
          <w:rPr>
            <w:noProof/>
          </w:rPr>
          <w:fldChar w:fldCharType="end"/>
        </w:r>
      </w:p>
    </w:sdtContent>
  </w:sdt>
  <w:p w14:paraId="5BC80FEC" w14:textId="77777777" w:rsidR="00EA237C" w:rsidRDefault="00EA2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0D338" w14:textId="77777777" w:rsidR="002B3774" w:rsidRDefault="002B3774" w:rsidP="00DF7B22">
      <w:r>
        <w:separator/>
      </w:r>
    </w:p>
  </w:footnote>
  <w:footnote w:type="continuationSeparator" w:id="0">
    <w:p w14:paraId="6575914F" w14:textId="77777777" w:rsidR="002B3774" w:rsidRDefault="002B3774" w:rsidP="00DF7B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70B3"/>
    <w:rsid w:val="000233D9"/>
    <w:rsid w:val="00026E84"/>
    <w:rsid w:val="00032109"/>
    <w:rsid w:val="00033B3A"/>
    <w:rsid w:val="000614CF"/>
    <w:rsid w:val="00063E40"/>
    <w:rsid w:val="000916B3"/>
    <w:rsid w:val="00095A2A"/>
    <w:rsid w:val="000A6D15"/>
    <w:rsid w:val="000E5BD3"/>
    <w:rsid w:val="00136267"/>
    <w:rsid w:val="00174F10"/>
    <w:rsid w:val="00180F62"/>
    <w:rsid w:val="001D21E4"/>
    <w:rsid w:val="001E2092"/>
    <w:rsid w:val="00222C83"/>
    <w:rsid w:val="002569B1"/>
    <w:rsid w:val="002651CC"/>
    <w:rsid w:val="002678FD"/>
    <w:rsid w:val="002865EF"/>
    <w:rsid w:val="002A7B3A"/>
    <w:rsid w:val="002B3774"/>
    <w:rsid w:val="002C79CE"/>
    <w:rsid w:val="002D515F"/>
    <w:rsid w:val="002E33C3"/>
    <w:rsid w:val="002E6BEE"/>
    <w:rsid w:val="003030E9"/>
    <w:rsid w:val="00322056"/>
    <w:rsid w:val="003749D5"/>
    <w:rsid w:val="003A6B67"/>
    <w:rsid w:val="003C1D72"/>
    <w:rsid w:val="003E5065"/>
    <w:rsid w:val="003E56ED"/>
    <w:rsid w:val="003E6557"/>
    <w:rsid w:val="003E6D60"/>
    <w:rsid w:val="003F580E"/>
    <w:rsid w:val="00402768"/>
    <w:rsid w:val="00425844"/>
    <w:rsid w:val="00464FC0"/>
    <w:rsid w:val="00470684"/>
    <w:rsid w:val="004F4462"/>
    <w:rsid w:val="005271BE"/>
    <w:rsid w:val="00542AC9"/>
    <w:rsid w:val="00545AB1"/>
    <w:rsid w:val="00581D33"/>
    <w:rsid w:val="00582FAC"/>
    <w:rsid w:val="00584839"/>
    <w:rsid w:val="00632524"/>
    <w:rsid w:val="00634BC2"/>
    <w:rsid w:val="00635BE1"/>
    <w:rsid w:val="0064593A"/>
    <w:rsid w:val="006613E8"/>
    <w:rsid w:val="0066530F"/>
    <w:rsid w:val="006C767C"/>
    <w:rsid w:val="006D1FE5"/>
    <w:rsid w:val="006F2010"/>
    <w:rsid w:val="00716D4E"/>
    <w:rsid w:val="00721802"/>
    <w:rsid w:val="00733C82"/>
    <w:rsid w:val="00734ABA"/>
    <w:rsid w:val="007454B9"/>
    <w:rsid w:val="00746439"/>
    <w:rsid w:val="00766FF6"/>
    <w:rsid w:val="00792318"/>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45A4D"/>
    <w:rsid w:val="00953BF0"/>
    <w:rsid w:val="009702B2"/>
    <w:rsid w:val="0097335A"/>
    <w:rsid w:val="009865B8"/>
    <w:rsid w:val="009B78E1"/>
    <w:rsid w:val="009C6266"/>
    <w:rsid w:val="009D538C"/>
    <w:rsid w:val="009E3547"/>
    <w:rsid w:val="009F15C9"/>
    <w:rsid w:val="00A615D0"/>
    <w:rsid w:val="00A615D6"/>
    <w:rsid w:val="00A86BC7"/>
    <w:rsid w:val="00A911C7"/>
    <w:rsid w:val="00A91636"/>
    <w:rsid w:val="00AC7F73"/>
    <w:rsid w:val="00AE264E"/>
    <w:rsid w:val="00AE5A94"/>
    <w:rsid w:val="00B6357C"/>
    <w:rsid w:val="00BA0F57"/>
    <w:rsid w:val="00BA72E8"/>
    <w:rsid w:val="00BD5722"/>
    <w:rsid w:val="00BE5A30"/>
    <w:rsid w:val="00C21CB2"/>
    <w:rsid w:val="00C24DD4"/>
    <w:rsid w:val="00C417A1"/>
    <w:rsid w:val="00C41C92"/>
    <w:rsid w:val="00C46817"/>
    <w:rsid w:val="00C513A7"/>
    <w:rsid w:val="00C6113C"/>
    <w:rsid w:val="00C6362B"/>
    <w:rsid w:val="00C72096"/>
    <w:rsid w:val="00C75DE1"/>
    <w:rsid w:val="00CB05DB"/>
    <w:rsid w:val="00CD0DE9"/>
    <w:rsid w:val="00CF5E65"/>
    <w:rsid w:val="00D068F9"/>
    <w:rsid w:val="00D27A4D"/>
    <w:rsid w:val="00D42868"/>
    <w:rsid w:val="00D45DC8"/>
    <w:rsid w:val="00D84A0E"/>
    <w:rsid w:val="00D9007A"/>
    <w:rsid w:val="00DD13A4"/>
    <w:rsid w:val="00DF0236"/>
    <w:rsid w:val="00DF7B22"/>
    <w:rsid w:val="00E13844"/>
    <w:rsid w:val="00E37B33"/>
    <w:rsid w:val="00E71A63"/>
    <w:rsid w:val="00E74DBA"/>
    <w:rsid w:val="00EA1094"/>
    <w:rsid w:val="00EA237C"/>
    <w:rsid w:val="00EA7975"/>
    <w:rsid w:val="00EC722E"/>
    <w:rsid w:val="00F0107D"/>
    <w:rsid w:val="00F10712"/>
    <w:rsid w:val="00F107CA"/>
    <w:rsid w:val="00F11E2B"/>
    <w:rsid w:val="00F13F9E"/>
    <w:rsid w:val="00F14821"/>
    <w:rsid w:val="00F27B15"/>
    <w:rsid w:val="00F35997"/>
    <w:rsid w:val="00F502F6"/>
    <w:rsid w:val="00F540CE"/>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07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ni.loni.usc.edu/wp-content/uploads/how_to_apply/ADNI_Acknowledgement_List.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8A9"/>
    <w:rsid w:val="001828CF"/>
    <w:rsid w:val="00C11E0A"/>
    <w:rsid w:val="00DE6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E0A"/>
    <w:rPr>
      <w:color w:val="808080"/>
    </w:rPr>
  </w:style>
  <w:style w:type="paragraph" w:customStyle="1" w:styleId="0E7E8169264C47D1B1195490199504CF">
    <w:name w:val="0E7E8169264C47D1B1195490199504CF"/>
    <w:rsid w:val="00DE68A9"/>
  </w:style>
  <w:style w:type="paragraph" w:customStyle="1" w:styleId="CEDC4B0E71094661A6EDCA1064E9CAA0">
    <w:name w:val="CEDC4B0E71094661A6EDCA1064E9CAA0"/>
    <w:rsid w:val="00DE68A9"/>
  </w:style>
  <w:style w:type="paragraph" w:customStyle="1" w:styleId="D7605F3FFFFA446D9674C7F71E1C6184">
    <w:name w:val="D7605F3FFFFA446D9674C7F71E1C6184"/>
    <w:rsid w:val="00DE68A9"/>
  </w:style>
  <w:style w:type="paragraph" w:customStyle="1" w:styleId="9BAAD0F66633499EBDFBA453C9F2BD04">
    <w:name w:val="9BAAD0F66633499EBDFBA453C9F2BD04"/>
    <w:rsid w:val="00DE68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27E55C-DFDF-497F-A8C6-8E3DE0DF7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66</TotalTime>
  <Pages>17</Pages>
  <Words>9568</Words>
  <Characters>5454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63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79</cp:revision>
  <dcterms:created xsi:type="dcterms:W3CDTF">2018-06-23T12:06:00Z</dcterms:created>
  <dcterms:modified xsi:type="dcterms:W3CDTF">2018-08-11T18:12:00Z</dcterms:modified>
</cp:coreProperties>
</file>